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A7F0C8" w14:textId="1669FF1D" w:rsidR="00846FA5" w:rsidRPr="00325BB4" w:rsidRDefault="00846FA5" w:rsidP="00846FA5">
      <w:pPr>
        <w:jc w:val="center"/>
        <w:rPr>
          <w:sz w:val="40"/>
          <w:szCs w:val="40"/>
          <w:lang w:val="en-US"/>
        </w:rPr>
      </w:pPr>
      <w:r w:rsidRPr="00325BB4">
        <w:rPr>
          <w:sz w:val="40"/>
          <w:szCs w:val="40"/>
          <w:lang w:val="en-US"/>
        </w:rPr>
        <w:t>Calculating diffusion voxel metrics (e.g., FA, MD, etc.) with MRtrix3</w:t>
      </w:r>
    </w:p>
    <w:p w14:paraId="5389948D" w14:textId="77777777" w:rsidR="000E76DA" w:rsidRDefault="000E76DA" w:rsidP="00846FA5">
      <w:pPr>
        <w:rPr>
          <w:sz w:val="28"/>
          <w:szCs w:val="28"/>
          <w:lang w:val="en-US"/>
        </w:rPr>
      </w:pPr>
    </w:p>
    <w:p w14:paraId="07A3AD55" w14:textId="37E1265D" w:rsidR="000E76DA" w:rsidRPr="00325BB4" w:rsidRDefault="000E76DA" w:rsidP="00846FA5">
      <w:pPr>
        <w:rPr>
          <w:sz w:val="32"/>
          <w:szCs w:val="32"/>
          <w:u w:val="single"/>
          <w:lang w:val="en-US"/>
        </w:rPr>
      </w:pPr>
      <w:r w:rsidRPr="00325BB4">
        <w:rPr>
          <w:sz w:val="32"/>
          <w:szCs w:val="32"/>
          <w:u w:val="single"/>
          <w:lang w:val="en-US"/>
        </w:rPr>
        <w:t>Visualise whole-brain DTI metrics</w:t>
      </w:r>
    </w:p>
    <w:p w14:paraId="25676062" w14:textId="112CE952" w:rsidR="000E76DA" w:rsidRPr="00967246" w:rsidRDefault="00967246" w:rsidP="00846FA5">
      <w:pPr>
        <w:rPr>
          <w:lang w:val="en-US"/>
        </w:rPr>
      </w:pPr>
      <w:r>
        <w:rPr>
          <w:lang w:val="en-US"/>
        </w:rPr>
        <w:t>Voxel-based analysis</w:t>
      </w:r>
      <w:r w:rsidR="000B7268">
        <w:rPr>
          <w:lang w:val="en-US"/>
        </w:rPr>
        <w:t xml:space="preserve"> (VBA), </w:t>
      </w:r>
      <w:r>
        <w:rPr>
          <w:lang w:val="en-US"/>
        </w:rPr>
        <w:t>similar to fixel-based analysis</w:t>
      </w:r>
      <w:r w:rsidR="000B7268">
        <w:rPr>
          <w:lang w:val="en-US"/>
        </w:rPr>
        <w:t xml:space="preserve"> (FBA)</w:t>
      </w:r>
      <w:r w:rsidR="004546AB">
        <w:rPr>
          <w:lang w:val="en-US"/>
        </w:rPr>
        <w:t xml:space="preserve">, follows the same principles as threshold-free cluster enhancement permutation testing </w:t>
      </w:r>
      <w:r w:rsidR="004546AB">
        <w:rPr>
          <w:lang w:val="en-US"/>
        </w:rPr>
        <w:fldChar w:fldCharType="begin" w:fldLock="1"/>
      </w:r>
      <w:r w:rsidR="004546AB">
        <w:rPr>
          <w:lang w:val="en-US"/>
        </w:rPr>
        <w:instrText>ADDIN CSL_CITATION {"citationItems":[{"id":"ITEM-1","itemData":{"DOI":"10.1016/j.neuroimage.2014.01.060","ISSN":"10959572","PMID":"24530839","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 © 2014 The Authors.","author":[{"dropping-particle":"","family":"Winkler","given":"Anderson M.","non-dropping-particle":"","parse-names":false,"suffix":""},{"dropping-particle":"","family":"Ridgway","given":"Gerard R.","non-dropping-particle":"","parse-names":false,"suffix":""},{"dropping-particle":"","family":"Webster","given":"Matthew A.","non-dropping-particle":"","parse-names":false,"suffix":""},{"dropping-particle":"","family":"Smith","given":"Stephen M.","non-dropping-particle":"","parse-names":false,"suffix":""},{"dropping-particle":"","family":"Nichols","given":"Thomas E.","non-dropping-particle":"","parse-names":false,"suffix":""}],"container-title":"NeuroImage","id":"ITEM-1","issued":{"date-parts":[["2014"]]},"page":"381-397","publisher":"The Authors","title":"Permutation inference for the general linear model","type":"article-journal","volume":"92"},"uris":["http://www.mendeley.com/documents/?uuid=6c8332de-6f31-417c-8594-ab9209076206"]},{"id":"ITEM-2","itemData":{"DOI":"10.1016/j.neuroimage.2008.03.061","ISSN":"10538119","PMID":"18501637","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 © 2008 Elsevier Inc. All rights reserved.","author":[{"dropping-particle":"","family":"Smith","given":"Stephen M.","non-dropping-particle":"","parse-names":false,"suffix":""},{"dropping-particle":"","family":"Nichols","given":"Thomas E.","non-dropping-particle":"","parse-names":false,"suffix":""}],"container-title":"NeuroImage","id":"ITEM-2","issue":"1","issued":{"date-parts":[["2009"]]},"page":"83-98","publisher":"Elsevier Inc.","title":"Threshold-free cluster enhancement: Addressing problems of smoothing, threshold dependence and localisation in cluster inference","type":"article-journal","volume":"44"},"uris":["http://www.mendeley.com/documents/?uuid=1e2de584-6630-4350-9dff-744c7c3d01cb"]}],"mendeley":{"formattedCitation":"(Smith &amp; Nichols, 2009; Winkler et al., 2014)","plainTextFormattedCitation":"(Smith &amp; Nichols, 2009; Winkler et al., 2014)","previouslyFormattedCitation":"(Winkler et al., 2014)"},"properties":{"noteIndex":0},"schema":"https://github.com/citation-style-language/schema/raw/master/csl-citation.json"}</w:instrText>
      </w:r>
      <w:r w:rsidR="004546AB">
        <w:rPr>
          <w:lang w:val="en-US"/>
        </w:rPr>
        <w:fldChar w:fldCharType="separate"/>
      </w:r>
      <w:r w:rsidR="004546AB" w:rsidRPr="004546AB">
        <w:rPr>
          <w:noProof/>
          <w:lang w:val="en-US"/>
        </w:rPr>
        <w:t>(Smith &amp; Nichols, 2009; Winkler et al., 2014)</w:t>
      </w:r>
      <w:r w:rsidR="004546AB">
        <w:rPr>
          <w:lang w:val="en-US"/>
        </w:rPr>
        <w:fldChar w:fldCharType="end"/>
      </w:r>
      <w:r>
        <w:rPr>
          <w:lang w:val="en-US"/>
        </w:rPr>
        <w:t xml:space="preserve">. </w:t>
      </w:r>
      <w:r w:rsidR="00020EC2">
        <w:rPr>
          <w:lang w:val="en-US"/>
        </w:rPr>
        <w:t xml:space="preserve">This is similar to what </w:t>
      </w:r>
      <w:hyperlink r:id="rId6" w:history="1">
        <w:r w:rsidR="00020EC2" w:rsidRPr="00020EC2">
          <w:rPr>
            <w:rStyle w:val="Hyperlink"/>
            <w:lang w:val="en-US"/>
          </w:rPr>
          <w:t>Mito et al., 2018</w:t>
        </w:r>
      </w:hyperlink>
      <w:r w:rsidR="00020EC2">
        <w:rPr>
          <w:lang w:val="en-US"/>
        </w:rPr>
        <w:t xml:space="preserve"> had done – you can find this in their supplementary files. </w:t>
      </w:r>
    </w:p>
    <w:p w14:paraId="71D40546" w14:textId="37EEBAEE" w:rsidR="000E76DA" w:rsidRPr="00347C02" w:rsidRDefault="00D601E0" w:rsidP="00347C02">
      <w:pPr>
        <w:pStyle w:val="ListParagraph"/>
        <w:numPr>
          <w:ilvl w:val="0"/>
          <w:numId w:val="1"/>
        </w:numPr>
        <w:rPr>
          <w:lang w:val="en-US"/>
        </w:rPr>
      </w:pPr>
      <w:r w:rsidRPr="00347C02">
        <w:rPr>
          <w:lang w:val="en-US"/>
        </w:rPr>
        <w:t xml:space="preserve">You will need to first create an FA (or other DTI metric) map for every participant. You can do this with </w:t>
      </w:r>
      <w:r w:rsidRPr="00347C02">
        <w:rPr>
          <w:color w:val="FF66FF"/>
          <w:lang w:val="en-US"/>
        </w:rPr>
        <w:t>dwi2tensor</w:t>
      </w:r>
      <w:r w:rsidRPr="00347C02">
        <w:rPr>
          <w:lang w:val="en-US"/>
        </w:rPr>
        <w:t xml:space="preserve"> and then </w:t>
      </w:r>
      <w:r w:rsidRPr="00347C02">
        <w:rPr>
          <w:color w:val="FF66FF"/>
          <w:lang w:val="en-US"/>
        </w:rPr>
        <w:t>tensor2metric</w:t>
      </w:r>
      <w:r w:rsidRPr="00347C02">
        <w:rPr>
          <w:lang w:val="en-US"/>
        </w:rPr>
        <w:t xml:space="preserve">. </w:t>
      </w:r>
    </w:p>
    <w:p w14:paraId="1BAC5F86" w14:textId="77777777" w:rsidR="00D601E0" w:rsidRDefault="00D601E0" w:rsidP="00347C02">
      <w:pPr>
        <w:ind w:firstLine="720"/>
        <w:rPr>
          <w:lang w:val="en-US"/>
        </w:rPr>
      </w:pPr>
      <w:r>
        <w:rPr>
          <w:lang w:val="en-US"/>
        </w:rPr>
        <w:t xml:space="preserve">Sample commands: </w:t>
      </w:r>
    </w:p>
    <w:p w14:paraId="3ED945E9" w14:textId="77777777" w:rsidR="00D601E0" w:rsidRPr="002D7526" w:rsidRDefault="00D601E0" w:rsidP="00347C02">
      <w:pPr>
        <w:ind w:left="720"/>
        <w:rPr>
          <w:rFonts w:ascii="Lucida Console" w:hAnsi="Lucida Console"/>
          <w:sz w:val="18"/>
          <w:szCs w:val="18"/>
          <w:lang w:val="en-US"/>
        </w:rPr>
      </w:pPr>
      <w:r w:rsidRPr="002D7526">
        <w:rPr>
          <w:rFonts w:ascii="Lucida Console" w:hAnsi="Lucida Console"/>
          <w:sz w:val="18"/>
          <w:szCs w:val="18"/>
          <w:lang w:val="en-US"/>
        </w:rPr>
        <w:t>dwi2tensor sub-ADPRC0001F0_acq_data_dwi.mif sub-ADPRC0001F0_dt_image.mif</w:t>
      </w:r>
    </w:p>
    <w:p w14:paraId="305BD842" w14:textId="77777777" w:rsidR="00D601E0" w:rsidRDefault="00D601E0" w:rsidP="00347C02">
      <w:pPr>
        <w:ind w:firstLine="720"/>
        <w:rPr>
          <w:rFonts w:ascii="Lucida Console" w:hAnsi="Lucida Console"/>
          <w:sz w:val="18"/>
          <w:szCs w:val="18"/>
          <w:lang w:val="en-US"/>
        </w:rPr>
      </w:pPr>
      <w:r w:rsidRPr="002D7526">
        <w:rPr>
          <w:rFonts w:ascii="Lucida Console" w:hAnsi="Lucida Console"/>
          <w:sz w:val="18"/>
          <w:szCs w:val="18"/>
          <w:lang w:val="en-US"/>
        </w:rPr>
        <w:t>tensor2metric sub-ADPRC0001F0_dt_image.mif -fa sub-ADPRC001F0_fa.mif</w:t>
      </w:r>
    </w:p>
    <w:p w14:paraId="4E8422EF" w14:textId="77777777" w:rsidR="00D601E0" w:rsidRDefault="00D601E0" w:rsidP="00347C02">
      <w:pPr>
        <w:ind w:firstLine="720"/>
        <w:rPr>
          <w:rFonts w:ascii="Lucida Console" w:hAnsi="Lucida Console"/>
          <w:sz w:val="18"/>
          <w:szCs w:val="18"/>
          <w:lang w:val="en-US"/>
        </w:rPr>
      </w:pPr>
      <w:r>
        <w:rPr>
          <w:noProof/>
        </w:rPr>
        <w:drawing>
          <wp:inline distT="0" distB="0" distL="0" distR="0" wp14:anchorId="45FCDE86" wp14:editId="10F19D97">
            <wp:extent cx="2505075" cy="176587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11652" cy="1770510"/>
                    </a:xfrm>
                    <a:prstGeom prst="rect">
                      <a:avLst/>
                    </a:prstGeom>
                  </pic:spPr>
                </pic:pic>
              </a:graphicData>
            </a:graphic>
          </wp:inline>
        </w:drawing>
      </w:r>
    </w:p>
    <w:p w14:paraId="3E3D0530" w14:textId="524F3AA2" w:rsidR="00D601E0" w:rsidRDefault="00D601E0" w:rsidP="00347C02">
      <w:pPr>
        <w:ind w:firstLine="720"/>
        <w:rPr>
          <w:rFonts w:cstheme="minorHAnsi"/>
          <w:lang w:val="en-US"/>
        </w:rPr>
      </w:pPr>
      <w:r>
        <w:rPr>
          <w:rFonts w:cstheme="minorHAnsi"/>
          <w:lang w:val="en-US"/>
        </w:rPr>
        <w:t>FA image of a participant in their native space</w:t>
      </w:r>
    </w:p>
    <w:p w14:paraId="44892F8B" w14:textId="5DF1C767" w:rsidR="004546AB" w:rsidRDefault="004546AB" w:rsidP="00D601E0">
      <w:pPr>
        <w:rPr>
          <w:rFonts w:cstheme="minorHAnsi"/>
          <w:lang w:val="en-US"/>
        </w:rPr>
      </w:pPr>
    </w:p>
    <w:p w14:paraId="1F7BA771" w14:textId="3C254C43" w:rsidR="004546AB" w:rsidRPr="00347C02" w:rsidRDefault="004546AB" w:rsidP="00347C02">
      <w:pPr>
        <w:pStyle w:val="ListParagraph"/>
        <w:numPr>
          <w:ilvl w:val="0"/>
          <w:numId w:val="1"/>
        </w:numPr>
        <w:rPr>
          <w:rFonts w:cstheme="minorHAnsi"/>
          <w:lang w:val="en-US"/>
        </w:rPr>
      </w:pPr>
      <w:r w:rsidRPr="00347C02">
        <w:rPr>
          <w:rFonts w:cstheme="minorHAnsi"/>
          <w:lang w:val="en-US"/>
        </w:rPr>
        <w:t xml:space="preserve">You then need to warp </w:t>
      </w:r>
      <w:r w:rsidR="00E73FFD" w:rsidRPr="00347C02">
        <w:rPr>
          <w:rFonts w:cstheme="minorHAnsi"/>
          <w:lang w:val="en-US"/>
        </w:rPr>
        <w:t xml:space="preserve">(using </w:t>
      </w:r>
      <w:r w:rsidR="00E73FFD" w:rsidRPr="00347C02">
        <w:rPr>
          <w:rFonts w:cstheme="minorHAnsi"/>
          <w:color w:val="FF66FF"/>
          <w:lang w:val="en-US"/>
        </w:rPr>
        <w:t>mrtransform</w:t>
      </w:r>
      <w:r w:rsidR="00E73FFD" w:rsidRPr="00347C02">
        <w:rPr>
          <w:rFonts w:cstheme="minorHAnsi"/>
          <w:lang w:val="en-US"/>
        </w:rPr>
        <w:t xml:space="preserve">) </w:t>
      </w:r>
      <w:r w:rsidRPr="00347C02">
        <w:rPr>
          <w:rFonts w:cstheme="minorHAnsi"/>
          <w:lang w:val="en-US"/>
        </w:rPr>
        <w:t xml:space="preserve">the subject DTI maps to the population template. The population template is the </w:t>
      </w:r>
      <w:r w:rsidR="00325BB4" w:rsidRPr="00347C02">
        <w:rPr>
          <w:rFonts w:cstheme="minorHAnsi"/>
          <w:lang w:val="en-US"/>
        </w:rPr>
        <w:t>white matter fibre orientation density population</w:t>
      </w:r>
      <w:r w:rsidRPr="00347C02">
        <w:rPr>
          <w:rFonts w:cstheme="minorHAnsi"/>
          <w:lang w:val="en-US"/>
        </w:rPr>
        <w:t xml:space="preserve"> template</w:t>
      </w:r>
      <w:r w:rsidR="00325BB4" w:rsidRPr="00347C02">
        <w:rPr>
          <w:rFonts w:cstheme="minorHAnsi"/>
          <w:lang w:val="en-US"/>
        </w:rPr>
        <w:t xml:space="preserve"> (wmfod_template.mif) </w:t>
      </w:r>
      <w:r w:rsidRPr="00347C02">
        <w:rPr>
          <w:rFonts w:cstheme="minorHAnsi"/>
          <w:lang w:val="en-US"/>
        </w:rPr>
        <w:t xml:space="preserve">which was used in the </w:t>
      </w:r>
      <w:r w:rsidR="005034D1" w:rsidRPr="00347C02">
        <w:rPr>
          <w:rFonts w:cstheme="minorHAnsi"/>
          <w:lang w:val="en-US"/>
        </w:rPr>
        <w:t>FBA</w:t>
      </w:r>
      <w:r w:rsidRPr="00347C02">
        <w:rPr>
          <w:rFonts w:cstheme="minorHAnsi"/>
          <w:lang w:val="en-US"/>
        </w:rPr>
        <w:t xml:space="preserve">. </w:t>
      </w:r>
      <w:r w:rsidR="005034D1" w:rsidRPr="00347C02">
        <w:rPr>
          <w:rFonts w:cstheme="minorHAnsi"/>
          <w:lang w:val="en-US"/>
        </w:rPr>
        <w:t xml:space="preserve">You can also use the subject-to-template registration and warps which was used in FBA. </w:t>
      </w:r>
    </w:p>
    <w:p w14:paraId="6FBD53B7" w14:textId="4D418CA4" w:rsidR="00E73FFD" w:rsidRDefault="00E73FFD" w:rsidP="00D601E0">
      <w:pPr>
        <w:rPr>
          <w:rFonts w:cstheme="minorHAnsi"/>
          <w:lang w:val="en-US"/>
        </w:rPr>
      </w:pPr>
    </w:p>
    <w:p w14:paraId="66BD3E7A" w14:textId="2447FC6E" w:rsidR="00E73FFD" w:rsidRDefault="00E73FFD" w:rsidP="00347C02">
      <w:pPr>
        <w:ind w:firstLine="720"/>
        <w:rPr>
          <w:rFonts w:cstheme="minorHAnsi"/>
          <w:lang w:val="en-US"/>
        </w:rPr>
      </w:pPr>
      <w:r>
        <w:rPr>
          <w:rFonts w:cstheme="minorHAnsi"/>
          <w:lang w:val="en-US"/>
        </w:rPr>
        <w:t xml:space="preserve">Sample command: </w:t>
      </w:r>
    </w:p>
    <w:p w14:paraId="2C06AB83" w14:textId="2398497D" w:rsidR="00E73FFD" w:rsidRPr="00E73FFD" w:rsidRDefault="00E73FFD" w:rsidP="00347C02">
      <w:pPr>
        <w:ind w:left="720"/>
        <w:rPr>
          <w:rFonts w:ascii="Lucida Console" w:hAnsi="Lucida Console"/>
          <w:sz w:val="14"/>
          <w:szCs w:val="14"/>
          <w:lang w:val="en-US"/>
        </w:rPr>
      </w:pPr>
      <w:r>
        <w:rPr>
          <w:rFonts w:ascii="Lucida Console" w:hAnsi="Lucida Console" w:cstheme="minorHAnsi"/>
          <w:sz w:val="18"/>
          <w:szCs w:val="18"/>
          <w:lang w:val="en-US"/>
        </w:rPr>
        <w:t>m</w:t>
      </w:r>
      <w:r w:rsidRPr="00E73FFD">
        <w:rPr>
          <w:rFonts w:ascii="Lucida Console" w:hAnsi="Lucida Console" w:cstheme="minorHAnsi"/>
          <w:sz w:val="18"/>
          <w:szCs w:val="18"/>
          <w:lang w:val="en-US"/>
        </w:rPr>
        <w:t>rtransform</w:t>
      </w:r>
      <w:r>
        <w:rPr>
          <w:rFonts w:ascii="Lucida Console" w:hAnsi="Lucida Console" w:cstheme="minorHAnsi"/>
          <w:sz w:val="18"/>
          <w:szCs w:val="18"/>
          <w:lang w:val="en-US"/>
        </w:rPr>
        <w:t xml:space="preserve"> sub-ADPRC0001F0_fa.mif -warp sub-ADPRC0001F0_subject2template_warp.mif sub-ADPRC0001F0_template_space_fa.mif</w:t>
      </w:r>
    </w:p>
    <w:p w14:paraId="0EB56D70" w14:textId="4812DF3D" w:rsidR="000E76DA" w:rsidRPr="007302FF" w:rsidRDefault="00325BB4" w:rsidP="00347C02">
      <w:pPr>
        <w:ind w:firstLine="720"/>
        <w:rPr>
          <w:sz w:val="28"/>
          <w:szCs w:val="28"/>
          <w:lang w:val="en-US"/>
        </w:rPr>
      </w:pPr>
      <w:r w:rsidRPr="007302FF">
        <w:rPr>
          <w:noProof/>
        </w:rPr>
        <w:lastRenderedPageBreak/>
        <w:drawing>
          <wp:inline distT="0" distB="0" distL="0" distR="0" wp14:anchorId="6A908A14" wp14:editId="70C704CF">
            <wp:extent cx="1837426" cy="167179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40570" cy="1674660"/>
                    </a:xfrm>
                    <a:prstGeom prst="rect">
                      <a:avLst/>
                    </a:prstGeom>
                  </pic:spPr>
                </pic:pic>
              </a:graphicData>
            </a:graphic>
          </wp:inline>
        </w:drawing>
      </w:r>
      <w:r w:rsidR="00347C02" w:rsidRPr="007302FF">
        <w:rPr>
          <w:sz w:val="28"/>
          <w:szCs w:val="28"/>
          <w:lang w:val="en-US"/>
        </w:rPr>
        <w:tab/>
      </w:r>
    </w:p>
    <w:p w14:paraId="78397FBB" w14:textId="5C6C380E" w:rsidR="00325BB4" w:rsidRDefault="00325BB4" w:rsidP="00347C02">
      <w:pPr>
        <w:ind w:firstLine="720"/>
        <w:rPr>
          <w:lang w:val="en-US"/>
        </w:rPr>
      </w:pPr>
      <w:r>
        <w:rPr>
          <w:lang w:val="en-US"/>
        </w:rPr>
        <w:t>Wmfod population template</w:t>
      </w:r>
    </w:p>
    <w:p w14:paraId="2FBD7093" w14:textId="20FF3DD3" w:rsidR="00325BB4" w:rsidRDefault="00325BB4" w:rsidP="00347C02">
      <w:pPr>
        <w:ind w:firstLine="720"/>
        <w:rPr>
          <w:lang w:val="en-US"/>
        </w:rPr>
      </w:pPr>
      <w:r>
        <w:rPr>
          <w:noProof/>
        </w:rPr>
        <w:drawing>
          <wp:inline distT="0" distB="0" distL="0" distR="0" wp14:anchorId="32D88099" wp14:editId="427EDA00">
            <wp:extent cx="1940943" cy="1543028"/>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47193" cy="1547997"/>
                    </a:xfrm>
                    <a:prstGeom prst="rect">
                      <a:avLst/>
                    </a:prstGeom>
                  </pic:spPr>
                </pic:pic>
              </a:graphicData>
            </a:graphic>
          </wp:inline>
        </w:drawing>
      </w:r>
    </w:p>
    <w:p w14:paraId="7AF3931A" w14:textId="7122701C" w:rsidR="00347C02" w:rsidRDefault="00347C02" w:rsidP="00347C02">
      <w:pPr>
        <w:ind w:firstLine="720"/>
        <w:rPr>
          <w:lang w:val="en-US"/>
        </w:rPr>
      </w:pPr>
      <w:r>
        <w:rPr>
          <w:lang w:val="en-US"/>
        </w:rPr>
        <w:t xml:space="preserve">Warped subject </w:t>
      </w:r>
      <w:r w:rsidR="000B7268">
        <w:rPr>
          <w:lang w:val="en-US"/>
        </w:rPr>
        <w:t>FA</w:t>
      </w:r>
      <w:r>
        <w:rPr>
          <w:lang w:val="en-US"/>
        </w:rPr>
        <w:t xml:space="preserve"> map onto wmfod population template space</w:t>
      </w:r>
    </w:p>
    <w:p w14:paraId="5133C560" w14:textId="6D849416" w:rsidR="000B7268" w:rsidRPr="000B7268" w:rsidRDefault="000B7268" w:rsidP="000B7268">
      <w:pPr>
        <w:pStyle w:val="ListParagraph"/>
        <w:numPr>
          <w:ilvl w:val="0"/>
          <w:numId w:val="1"/>
        </w:numPr>
        <w:rPr>
          <w:lang w:val="en-US"/>
        </w:rPr>
      </w:pPr>
      <w:r>
        <w:rPr>
          <w:lang w:val="en-US"/>
        </w:rPr>
        <w:t>Run voxel-based statistical analysis on the DTI metrics.</w:t>
      </w:r>
      <w:r w:rsidR="00EC343C">
        <w:rPr>
          <w:lang w:val="en-US"/>
        </w:rPr>
        <w:t xml:space="preserve"> VBA can be down with </w:t>
      </w:r>
      <w:r w:rsidR="00EC343C" w:rsidRPr="00EC343C">
        <w:rPr>
          <w:color w:val="FF66FF"/>
          <w:lang w:val="en-US"/>
        </w:rPr>
        <w:t>mrclusterstats</w:t>
      </w:r>
      <w:r w:rsidR="00EC343C">
        <w:rPr>
          <w:lang w:val="en-US"/>
        </w:rPr>
        <w:t xml:space="preserve"> with the default parameters </w:t>
      </w:r>
      <w:r w:rsidR="00EC343C" w:rsidRPr="00EC343C">
        <w:rPr>
          <w:lang w:val="en-US"/>
        </w:rPr>
        <w:t>(</w:t>
      </w:r>
      <w:r w:rsidR="00EC343C" w:rsidRPr="00EC343C">
        <w:rPr>
          <w:i/>
          <w:iCs/>
          <w:lang w:val="en-US"/>
        </w:rPr>
        <w:t xml:space="preserve">dh </w:t>
      </w:r>
      <w:r w:rsidR="00EC343C" w:rsidRPr="00EC343C">
        <w:rPr>
          <w:lang w:val="en-US"/>
        </w:rPr>
        <w:t xml:space="preserve">= 0.1, </w:t>
      </w:r>
      <w:r w:rsidR="00EC343C" w:rsidRPr="00EC343C">
        <w:rPr>
          <w:i/>
          <w:iCs/>
          <w:lang w:val="en-US"/>
        </w:rPr>
        <w:t xml:space="preserve">E </w:t>
      </w:r>
      <w:r w:rsidR="00EC343C" w:rsidRPr="00EC343C">
        <w:rPr>
          <w:lang w:val="en-US"/>
        </w:rPr>
        <w:t xml:space="preserve">= 0.5, </w:t>
      </w:r>
      <w:r w:rsidR="00EC343C" w:rsidRPr="00EC343C">
        <w:rPr>
          <w:i/>
          <w:iCs/>
          <w:lang w:val="en-US"/>
        </w:rPr>
        <w:t>H</w:t>
      </w:r>
      <w:r w:rsidR="00EC343C" w:rsidRPr="00EC343C">
        <w:rPr>
          <w:lang w:val="en-US"/>
        </w:rPr>
        <w:t xml:space="preserve"> = 2)</w:t>
      </w:r>
      <w:r w:rsidR="00EC343C">
        <w:rPr>
          <w:lang w:val="en-US"/>
        </w:rPr>
        <w:t xml:space="preserve">. You will need to use the wmfod template mask, which was also done in the FBA. </w:t>
      </w:r>
      <w:r>
        <w:rPr>
          <w:lang w:val="en-US"/>
        </w:rPr>
        <w:t xml:space="preserve"> </w:t>
      </w:r>
    </w:p>
    <w:p w14:paraId="6A0C43E4" w14:textId="77777777" w:rsidR="0067695D" w:rsidRDefault="0067695D" w:rsidP="0067695D">
      <w:pPr>
        <w:pStyle w:val="ListParagraph"/>
        <w:rPr>
          <w:rFonts w:cstheme="minorHAnsi"/>
          <w:lang w:val="en-US"/>
        </w:rPr>
      </w:pPr>
    </w:p>
    <w:p w14:paraId="643C0E67" w14:textId="73956A6D" w:rsidR="0067695D" w:rsidRDefault="0067695D" w:rsidP="0067695D">
      <w:pPr>
        <w:pStyle w:val="ListParagraph"/>
        <w:rPr>
          <w:rFonts w:cstheme="minorHAnsi"/>
          <w:lang w:val="en-US"/>
        </w:rPr>
      </w:pPr>
      <w:r w:rsidRPr="0067695D">
        <w:rPr>
          <w:rFonts w:cstheme="minorHAnsi"/>
          <w:lang w:val="en-US"/>
        </w:rPr>
        <w:t xml:space="preserve">Sample command: </w:t>
      </w:r>
    </w:p>
    <w:p w14:paraId="4620C751" w14:textId="728B41AB" w:rsidR="0067695D" w:rsidRDefault="0067695D" w:rsidP="0067695D">
      <w:pPr>
        <w:pStyle w:val="ListParagraph"/>
        <w:rPr>
          <w:rFonts w:cstheme="minorHAnsi"/>
          <w:lang w:val="en-US"/>
        </w:rPr>
      </w:pPr>
    </w:p>
    <w:p w14:paraId="636335C1" w14:textId="5A173088" w:rsidR="0067695D" w:rsidRPr="0067695D" w:rsidRDefault="0067695D" w:rsidP="0067695D">
      <w:pPr>
        <w:pStyle w:val="ListParagraph"/>
        <w:rPr>
          <w:rFonts w:ascii="Lucida Console" w:hAnsi="Lucida Console" w:cstheme="minorHAnsi"/>
          <w:sz w:val="18"/>
          <w:szCs w:val="18"/>
          <w:lang w:val="en-US"/>
        </w:rPr>
      </w:pPr>
      <w:r w:rsidRPr="0067695D">
        <w:rPr>
          <w:rFonts w:ascii="Lucida Console" w:hAnsi="Lucida Console" w:cstheme="minorHAnsi"/>
          <w:sz w:val="18"/>
          <w:szCs w:val="18"/>
          <w:lang w:val="en-US"/>
        </w:rPr>
        <w:t>mrclusterstats whole-brain_DTI_FA_input.txt design_matrix.txt contrast_matrix.txt template_mask.mif stats_results/stats_fa/fa_</w:t>
      </w:r>
    </w:p>
    <w:p w14:paraId="4FB0AB2E" w14:textId="47A3D7C8" w:rsidR="0067695D" w:rsidRDefault="0067695D" w:rsidP="0067695D">
      <w:pPr>
        <w:pStyle w:val="ListParagraph"/>
        <w:rPr>
          <w:rFonts w:cstheme="minorHAnsi"/>
          <w:lang w:val="en-US"/>
        </w:rPr>
      </w:pPr>
    </w:p>
    <w:p w14:paraId="7399E5DA" w14:textId="3176F7E9" w:rsidR="0067695D" w:rsidRPr="0067695D" w:rsidRDefault="0067695D" w:rsidP="0067695D">
      <w:pPr>
        <w:pStyle w:val="ListParagraph"/>
        <w:rPr>
          <w:rFonts w:cstheme="minorHAnsi"/>
          <w:lang w:val="en-US"/>
        </w:rPr>
      </w:pPr>
      <w:r>
        <w:rPr>
          <w:rFonts w:cstheme="minorHAnsi"/>
          <w:lang w:val="en-US"/>
        </w:rPr>
        <w:t xml:space="preserve">You can then visualise significant differences in the DTI metrics between groups. </w:t>
      </w:r>
    </w:p>
    <w:p w14:paraId="61521A86" w14:textId="0CF7FF78" w:rsidR="004546AB" w:rsidRDefault="004546AB" w:rsidP="00846FA5">
      <w:pPr>
        <w:rPr>
          <w:sz w:val="28"/>
          <w:szCs w:val="28"/>
          <w:u w:val="single"/>
          <w:lang w:val="en-US"/>
        </w:rPr>
      </w:pPr>
    </w:p>
    <w:p w14:paraId="211064CE" w14:textId="0CF7EDE2" w:rsidR="00580DAC" w:rsidRDefault="00580DAC" w:rsidP="00846FA5">
      <w:pPr>
        <w:rPr>
          <w:sz w:val="28"/>
          <w:szCs w:val="28"/>
          <w:u w:val="single"/>
          <w:lang w:val="en-US"/>
        </w:rPr>
      </w:pPr>
    </w:p>
    <w:p w14:paraId="1E6DAFAD" w14:textId="70F938A4" w:rsidR="00580DAC" w:rsidRDefault="00580DAC" w:rsidP="00846FA5">
      <w:pPr>
        <w:rPr>
          <w:sz w:val="28"/>
          <w:szCs w:val="28"/>
          <w:u w:val="single"/>
          <w:lang w:val="en-US"/>
        </w:rPr>
      </w:pPr>
    </w:p>
    <w:p w14:paraId="23FEDFA5" w14:textId="03D67E5C" w:rsidR="00580DAC" w:rsidRDefault="00580DAC" w:rsidP="00846FA5">
      <w:pPr>
        <w:rPr>
          <w:sz w:val="28"/>
          <w:szCs w:val="28"/>
          <w:u w:val="single"/>
          <w:lang w:val="en-US"/>
        </w:rPr>
      </w:pPr>
    </w:p>
    <w:p w14:paraId="56BA327D" w14:textId="402FBF8D" w:rsidR="00580DAC" w:rsidRDefault="00580DAC" w:rsidP="00846FA5">
      <w:pPr>
        <w:rPr>
          <w:sz w:val="28"/>
          <w:szCs w:val="28"/>
          <w:u w:val="single"/>
          <w:lang w:val="en-US"/>
        </w:rPr>
      </w:pPr>
    </w:p>
    <w:p w14:paraId="02D44B69" w14:textId="255D9DB0" w:rsidR="00580DAC" w:rsidRDefault="00580DAC" w:rsidP="00846FA5">
      <w:pPr>
        <w:rPr>
          <w:sz w:val="28"/>
          <w:szCs w:val="28"/>
          <w:u w:val="single"/>
          <w:lang w:val="en-US"/>
        </w:rPr>
      </w:pPr>
    </w:p>
    <w:p w14:paraId="137738AB" w14:textId="5FC5A66D" w:rsidR="00580DAC" w:rsidRDefault="00580DAC" w:rsidP="00846FA5">
      <w:pPr>
        <w:rPr>
          <w:sz w:val="28"/>
          <w:szCs w:val="28"/>
          <w:u w:val="single"/>
          <w:lang w:val="en-US"/>
        </w:rPr>
      </w:pPr>
    </w:p>
    <w:p w14:paraId="3C8E872E" w14:textId="77777777" w:rsidR="00580DAC" w:rsidRDefault="00580DAC" w:rsidP="00846FA5">
      <w:pPr>
        <w:rPr>
          <w:sz w:val="28"/>
          <w:szCs w:val="28"/>
          <w:u w:val="single"/>
          <w:lang w:val="en-US"/>
        </w:rPr>
      </w:pPr>
    </w:p>
    <w:p w14:paraId="477AEFD3" w14:textId="77777777" w:rsidR="004546AB" w:rsidRDefault="004546AB" w:rsidP="00846FA5">
      <w:pPr>
        <w:rPr>
          <w:sz w:val="28"/>
          <w:szCs w:val="28"/>
          <w:u w:val="single"/>
          <w:lang w:val="en-US"/>
        </w:rPr>
      </w:pPr>
    </w:p>
    <w:p w14:paraId="18F6A0EC" w14:textId="6DDB3CB9" w:rsidR="00846FA5" w:rsidRPr="00325BB4" w:rsidRDefault="000E76DA" w:rsidP="00846FA5">
      <w:pPr>
        <w:rPr>
          <w:sz w:val="32"/>
          <w:szCs w:val="32"/>
          <w:u w:val="single"/>
          <w:lang w:val="en-US"/>
        </w:rPr>
      </w:pPr>
      <w:r w:rsidRPr="00325BB4">
        <w:rPr>
          <w:sz w:val="32"/>
          <w:szCs w:val="32"/>
          <w:u w:val="single"/>
          <w:lang w:val="en-US"/>
        </w:rPr>
        <w:lastRenderedPageBreak/>
        <w:t>Derive tract-specific DTI metrics</w:t>
      </w:r>
    </w:p>
    <w:p w14:paraId="18E6C3FC" w14:textId="13E65B1F" w:rsidR="000E76DA" w:rsidRDefault="000E76DA" w:rsidP="00846FA5">
      <w:pPr>
        <w:rPr>
          <w:lang w:val="en-US"/>
        </w:rPr>
      </w:pPr>
      <w:r>
        <w:rPr>
          <w:lang w:val="en-US"/>
        </w:rPr>
        <w:t xml:space="preserve">This can be done with </w:t>
      </w:r>
      <w:r w:rsidRPr="005F1F12">
        <w:rPr>
          <w:color w:val="FF66FF"/>
          <w:lang w:val="en-US"/>
        </w:rPr>
        <w:t>tcksample</w:t>
      </w:r>
      <w:r>
        <w:rPr>
          <w:lang w:val="en-US"/>
        </w:rPr>
        <w:t xml:space="preserve">. </w:t>
      </w:r>
      <w:r w:rsidR="00D601E0">
        <w:rPr>
          <w:lang w:val="en-US"/>
        </w:rPr>
        <w:t xml:space="preserve">Similar steps are done from the whole-brain DTI metric pipeline, and so you can use the same output files for this. </w:t>
      </w:r>
    </w:p>
    <w:p w14:paraId="133FA55C" w14:textId="24D9E840" w:rsidR="000E76DA" w:rsidRPr="00347C02" w:rsidRDefault="000E76DA" w:rsidP="00347C02">
      <w:pPr>
        <w:pStyle w:val="ListParagraph"/>
        <w:numPr>
          <w:ilvl w:val="0"/>
          <w:numId w:val="2"/>
        </w:numPr>
        <w:rPr>
          <w:lang w:val="en-US"/>
        </w:rPr>
      </w:pPr>
      <w:r w:rsidRPr="00347C02">
        <w:rPr>
          <w:lang w:val="en-US"/>
        </w:rPr>
        <w:t xml:space="preserve">You will need to first create an FA </w:t>
      </w:r>
      <w:r w:rsidR="00CB6046" w:rsidRPr="00347C02">
        <w:rPr>
          <w:lang w:val="en-US"/>
        </w:rPr>
        <w:t xml:space="preserve">(or other DTI metric) </w:t>
      </w:r>
      <w:r w:rsidRPr="00347C02">
        <w:rPr>
          <w:lang w:val="en-US"/>
        </w:rPr>
        <w:t xml:space="preserve">map for every participant. </w:t>
      </w:r>
      <w:r w:rsidR="005F1F12" w:rsidRPr="00347C02">
        <w:rPr>
          <w:lang w:val="en-US"/>
        </w:rPr>
        <w:t xml:space="preserve">You can do this with </w:t>
      </w:r>
      <w:r w:rsidR="005F1F12" w:rsidRPr="00347C02">
        <w:rPr>
          <w:color w:val="FF66FF"/>
          <w:lang w:val="en-US"/>
        </w:rPr>
        <w:t>dwi2tensor</w:t>
      </w:r>
      <w:r w:rsidR="005F1F12" w:rsidRPr="00347C02">
        <w:rPr>
          <w:lang w:val="en-US"/>
        </w:rPr>
        <w:t xml:space="preserve"> and then </w:t>
      </w:r>
      <w:r w:rsidR="005F1F12" w:rsidRPr="00347C02">
        <w:rPr>
          <w:color w:val="FF66FF"/>
          <w:lang w:val="en-US"/>
        </w:rPr>
        <w:t>tensor2metric</w:t>
      </w:r>
      <w:r w:rsidR="005F1F12" w:rsidRPr="00347C02">
        <w:rPr>
          <w:lang w:val="en-US"/>
        </w:rPr>
        <w:t xml:space="preserve">. </w:t>
      </w:r>
      <w:r w:rsidRPr="00347C02">
        <w:rPr>
          <w:lang w:val="en-US"/>
        </w:rPr>
        <w:t xml:space="preserve">You will also need to have </w:t>
      </w:r>
      <w:r w:rsidR="005F1F12" w:rsidRPr="00347C02">
        <w:rPr>
          <w:lang w:val="en-US"/>
        </w:rPr>
        <w:t xml:space="preserve">the tract of interest template file (in .tck format). </w:t>
      </w:r>
    </w:p>
    <w:p w14:paraId="1955C754" w14:textId="4332E226" w:rsidR="000E76DA" w:rsidRDefault="00B4321C" w:rsidP="00347C02">
      <w:pPr>
        <w:ind w:firstLine="720"/>
        <w:rPr>
          <w:lang w:val="en-US"/>
        </w:rPr>
      </w:pPr>
      <w:r>
        <w:rPr>
          <w:lang w:val="en-US"/>
        </w:rPr>
        <w:t xml:space="preserve">Sample commands: </w:t>
      </w:r>
    </w:p>
    <w:p w14:paraId="491EDD88" w14:textId="51A94052" w:rsidR="00B4321C" w:rsidRPr="002D7526" w:rsidRDefault="002D7526" w:rsidP="00347C02">
      <w:pPr>
        <w:ind w:firstLine="720"/>
        <w:rPr>
          <w:rFonts w:ascii="Lucida Console" w:hAnsi="Lucida Console"/>
          <w:sz w:val="18"/>
          <w:szCs w:val="18"/>
          <w:lang w:val="en-US"/>
        </w:rPr>
      </w:pPr>
      <w:r w:rsidRPr="002D7526">
        <w:rPr>
          <w:rFonts w:ascii="Lucida Console" w:hAnsi="Lucida Console"/>
          <w:sz w:val="18"/>
          <w:szCs w:val="18"/>
          <w:lang w:val="en-US"/>
        </w:rPr>
        <w:t>dwi2tensor sub-ADPRC0001F0_acq_data_dwi.mif sub-ADPRC0001F0_dt_image.mif</w:t>
      </w:r>
    </w:p>
    <w:p w14:paraId="3D582FCE" w14:textId="7993122C" w:rsidR="005F1F12" w:rsidRDefault="002D7526" w:rsidP="00347C02">
      <w:pPr>
        <w:ind w:firstLine="720"/>
        <w:rPr>
          <w:rFonts w:ascii="Lucida Console" w:hAnsi="Lucida Console"/>
          <w:sz w:val="18"/>
          <w:szCs w:val="18"/>
          <w:lang w:val="en-US"/>
        </w:rPr>
      </w:pPr>
      <w:r w:rsidRPr="002D7526">
        <w:rPr>
          <w:rFonts w:ascii="Lucida Console" w:hAnsi="Lucida Console"/>
          <w:sz w:val="18"/>
          <w:szCs w:val="18"/>
          <w:lang w:val="en-US"/>
        </w:rPr>
        <w:t>tensor2metric sub-ADPRC0001F0_dt_image.mif -fa sub-ADPRC001F0_fa.mif</w:t>
      </w:r>
    </w:p>
    <w:p w14:paraId="61B6314C" w14:textId="77777777" w:rsidR="004F3D61" w:rsidRDefault="004F3D61" w:rsidP="00347C02">
      <w:pPr>
        <w:ind w:firstLine="720"/>
        <w:rPr>
          <w:rFonts w:ascii="Lucida Console" w:hAnsi="Lucida Console"/>
          <w:sz w:val="18"/>
          <w:szCs w:val="18"/>
          <w:lang w:val="en-US"/>
        </w:rPr>
      </w:pPr>
      <w:r>
        <w:rPr>
          <w:noProof/>
        </w:rPr>
        <w:drawing>
          <wp:inline distT="0" distB="0" distL="0" distR="0" wp14:anchorId="7AB2717B" wp14:editId="2B72BBFB">
            <wp:extent cx="2505075" cy="176587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11652" cy="1770510"/>
                    </a:xfrm>
                    <a:prstGeom prst="rect">
                      <a:avLst/>
                    </a:prstGeom>
                  </pic:spPr>
                </pic:pic>
              </a:graphicData>
            </a:graphic>
          </wp:inline>
        </w:drawing>
      </w:r>
    </w:p>
    <w:p w14:paraId="4B2EBF88" w14:textId="6E3BBAF5" w:rsidR="004F3D61" w:rsidRDefault="004F3D61" w:rsidP="00347C02">
      <w:pPr>
        <w:ind w:firstLine="720"/>
        <w:rPr>
          <w:rFonts w:cstheme="minorHAnsi"/>
          <w:lang w:val="en-US"/>
        </w:rPr>
      </w:pPr>
      <w:r>
        <w:rPr>
          <w:rFonts w:cstheme="minorHAnsi"/>
          <w:lang w:val="en-US"/>
        </w:rPr>
        <w:t>FA image of a participant</w:t>
      </w:r>
      <w:r w:rsidR="00D601E0">
        <w:rPr>
          <w:rFonts w:cstheme="minorHAnsi"/>
          <w:lang w:val="en-US"/>
        </w:rPr>
        <w:t xml:space="preserve"> in their native space</w:t>
      </w:r>
    </w:p>
    <w:p w14:paraId="0480326F" w14:textId="15627D11" w:rsidR="00347C02" w:rsidRPr="00347C02" w:rsidRDefault="00347C02" w:rsidP="00347C02">
      <w:pPr>
        <w:pStyle w:val="ListParagraph"/>
        <w:numPr>
          <w:ilvl w:val="0"/>
          <w:numId w:val="2"/>
        </w:numPr>
        <w:rPr>
          <w:rFonts w:cstheme="minorHAnsi"/>
          <w:lang w:val="en-US"/>
        </w:rPr>
      </w:pPr>
      <w:r w:rsidRPr="00347C02">
        <w:rPr>
          <w:rFonts w:cstheme="minorHAnsi"/>
          <w:lang w:val="en-US"/>
        </w:rPr>
        <w:t xml:space="preserve">Run </w:t>
      </w:r>
      <w:r w:rsidRPr="00931E92">
        <w:rPr>
          <w:rFonts w:cstheme="minorHAnsi"/>
          <w:color w:val="FF66FF"/>
          <w:lang w:val="en-US"/>
        </w:rPr>
        <w:t>tcksample</w:t>
      </w:r>
      <w:r>
        <w:rPr>
          <w:rFonts w:cstheme="minorHAnsi"/>
          <w:lang w:val="en-US"/>
        </w:rPr>
        <w:t xml:space="preserve"> to extract </w:t>
      </w:r>
      <w:r w:rsidR="00B535E4">
        <w:rPr>
          <w:rFonts w:cstheme="minorHAnsi"/>
          <w:lang w:val="en-US"/>
        </w:rPr>
        <w:t xml:space="preserve">the tract-specific DTI metrics. </w:t>
      </w:r>
    </w:p>
    <w:p w14:paraId="2364EF54" w14:textId="6D241A4C" w:rsidR="004F3D61" w:rsidRPr="00347C02" w:rsidRDefault="004F3D61" w:rsidP="00347C02">
      <w:pPr>
        <w:pStyle w:val="ListParagraph"/>
        <w:rPr>
          <w:rFonts w:ascii="Lucida Console" w:hAnsi="Lucida Console"/>
          <w:sz w:val="18"/>
          <w:szCs w:val="18"/>
          <w:lang w:val="en-US"/>
        </w:rPr>
      </w:pPr>
    </w:p>
    <w:p w14:paraId="62EEF384" w14:textId="51DA7E43" w:rsidR="002D7526" w:rsidRPr="002D7526" w:rsidRDefault="002D7526" w:rsidP="00347C02">
      <w:pPr>
        <w:autoSpaceDE w:val="0"/>
        <w:autoSpaceDN w:val="0"/>
        <w:adjustRightInd w:val="0"/>
        <w:spacing w:after="0" w:line="240" w:lineRule="auto"/>
        <w:ind w:left="720"/>
        <w:rPr>
          <w:rFonts w:ascii="Lucida Console" w:hAnsi="Lucida Console" w:cs="Lucida Console"/>
          <w:sz w:val="18"/>
          <w:szCs w:val="18"/>
        </w:rPr>
      </w:pPr>
      <w:r w:rsidRPr="002D7526">
        <w:rPr>
          <w:rFonts w:ascii="Lucida Console" w:hAnsi="Lucida Console" w:cs="Lucida Console"/>
          <w:sz w:val="18"/>
          <w:szCs w:val="18"/>
        </w:rPr>
        <w:t>tcksample SLF1_track_L.tck sub-ADPRC0001F0_fa.mif FA_</w:t>
      </w:r>
      <w:r w:rsidR="00ED2B6C">
        <w:rPr>
          <w:rFonts w:ascii="Lucida Console" w:hAnsi="Lucida Console" w:cs="Lucida Console"/>
          <w:sz w:val="18"/>
          <w:szCs w:val="18"/>
        </w:rPr>
        <w:t>LSLF1_</w:t>
      </w:r>
      <w:r w:rsidRPr="002D7526">
        <w:rPr>
          <w:rFonts w:ascii="Lucida Console" w:hAnsi="Lucida Console" w:cs="Lucida Console"/>
          <w:sz w:val="18"/>
          <w:szCs w:val="18"/>
        </w:rPr>
        <w:t>sub-ADPRC0001F0.txt -stat_tck mean</w:t>
      </w:r>
    </w:p>
    <w:p w14:paraId="6C6B0F8B" w14:textId="19B69615" w:rsidR="002D7526" w:rsidRDefault="002D7526" w:rsidP="00846FA5">
      <w:pPr>
        <w:rPr>
          <w:lang w:val="en-US"/>
        </w:rPr>
      </w:pPr>
    </w:p>
    <w:p w14:paraId="596A3182" w14:textId="6C260B85" w:rsidR="004614F2" w:rsidRDefault="003C699A" w:rsidP="00347C02">
      <w:pPr>
        <w:ind w:left="720"/>
        <w:rPr>
          <w:lang w:val="en-US"/>
        </w:rPr>
      </w:pPr>
      <w:r>
        <w:rPr>
          <w:lang w:val="en-US"/>
        </w:rPr>
        <w:t xml:space="preserve">tcksample will give you a .txt output file (can also specify to other .ascii files, like .csv). </w:t>
      </w:r>
      <w:r w:rsidR="004614F2">
        <w:rPr>
          <w:lang w:val="en-US"/>
        </w:rPr>
        <w:t>It will give you a value for every streamline; e.g., so it will give you 10,000 mean FA values for a 10,000-fibre superior longitudinal fasciculus (SLF) tract.</w:t>
      </w:r>
    </w:p>
    <w:p w14:paraId="6C94F0DD" w14:textId="05716364" w:rsidR="004614F2" w:rsidRDefault="0001516C" w:rsidP="00347C02">
      <w:pPr>
        <w:ind w:firstLine="720"/>
        <w:rPr>
          <w:lang w:val="en-US"/>
        </w:rPr>
      </w:pPr>
      <w:r>
        <w:rPr>
          <w:noProof/>
        </w:rPr>
        <w:drawing>
          <wp:inline distT="0" distB="0" distL="0" distR="0" wp14:anchorId="69FE9AD0" wp14:editId="0A90C3D7">
            <wp:extent cx="5731510" cy="13138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313815"/>
                    </a:xfrm>
                    <a:prstGeom prst="rect">
                      <a:avLst/>
                    </a:prstGeom>
                  </pic:spPr>
                </pic:pic>
              </a:graphicData>
            </a:graphic>
          </wp:inline>
        </w:drawing>
      </w:r>
    </w:p>
    <w:p w14:paraId="0691702E" w14:textId="5C743E5D" w:rsidR="004614F2" w:rsidRDefault="00D56486" w:rsidP="00347C02">
      <w:pPr>
        <w:ind w:left="720"/>
        <w:rPr>
          <w:lang w:val="en-US"/>
        </w:rPr>
      </w:pPr>
      <w:r>
        <w:rPr>
          <w:lang w:val="en-US"/>
        </w:rPr>
        <w:t>You can then take the mean of all 10,000 values to get one singular</w:t>
      </w:r>
      <w:r w:rsidR="00CF3FA7">
        <w:rPr>
          <w:lang w:val="en-US"/>
        </w:rPr>
        <w:t>, mean</w:t>
      </w:r>
      <w:r>
        <w:rPr>
          <w:lang w:val="en-US"/>
        </w:rPr>
        <w:t xml:space="preserve"> FA value for each participant. </w:t>
      </w:r>
    </w:p>
    <w:p w14:paraId="4BC18F1C" w14:textId="77777777" w:rsidR="005F1F12" w:rsidRDefault="005F1F12" w:rsidP="00846FA5">
      <w:pPr>
        <w:rPr>
          <w:lang w:val="en-US"/>
        </w:rPr>
      </w:pPr>
    </w:p>
    <w:p w14:paraId="68B08032" w14:textId="58587C6C" w:rsidR="000E76DA" w:rsidRDefault="000E76DA" w:rsidP="00347C02">
      <w:pPr>
        <w:ind w:firstLine="720"/>
        <w:rPr>
          <w:lang w:val="en-US"/>
        </w:rPr>
      </w:pPr>
      <w:r>
        <w:rPr>
          <w:lang w:val="en-US"/>
        </w:rPr>
        <w:t>Further information:</w:t>
      </w:r>
    </w:p>
    <w:p w14:paraId="55AA2B8D" w14:textId="2199EDDF" w:rsidR="005F1F12" w:rsidRDefault="00B4321C" w:rsidP="00347C02">
      <w:pPr>
        <w:ind w:firstLine="720"/>
        <w:rPr>
          <w:lang w:val="en-US"/>
        </w:rPr>
      </w:pPr>
      <w:r>
        <w:rPr>
          <w:lang w:val="en-US"/>
        </w:rPr>
        <w:t>(</w:t>
      </w:r>
      <w:r w:rsidR="005F1F12">
        <w:rPr>
          <w:lang w:val="en-US"/>
        </w:rPr>
        <w:t>For tcksample</w:t>
      </w:r>
      <w:r>
        <w:rPr>
          <w:lang w:val="en-US"/>
        </w:rPr>
        <w:t>)</w:t>
      </w:r>
      <w:r w:rsidR="005F1F12">
        <w:rPr>
          <w:lang w:val="en-US"/>
        </w:rPr>
        <w:t>:</w:t>
      </w:r>
    </w:p>
    <w:p w14:paraId="79E87543" w14:textId="2211B253" w:rsidR="000E76DA" w:rsidRDefault="00347C02" w:rsidP="00347C02">
      <w:pPr>
        <w:ind w:firstLine="720"/>
        <w:rPr>
          <w:lang w:val="en-US"/>
        </w:rPr>
      </w:pPr>
      <w:hyperlink r:id="rId11" w:history="1">
        <w:r w:rsidRPr="00E42BF6">
          <w:rPr>
            <w:rStyle w:val="Hyperlink"/>
            <w:lang w:val="en-US"/>
          </w:rPr>
          <w:t>https://community.mrtrix.org/t/how-to-compute-tract-specific-metrics/2410</w:t>
        </w:r>
      </w:hyperlink>
    </w:p>
    <w:p w14:paraId="1D6CC3B7" w14:textId="4491CB0E" w:rsidR="000E76DA" w:rsidRDefault="00347C02" w:rsidP="00347C02">
      <w:pPr>
        <w:ind w:firstLine="720"/>
        <w:rPr>
          <w:lang w:val="en-US"/>
        </w:rPr>
      </w:pPr>
      <w:hyperlink r:id="rId12" w:history="1">
        <w:r w:rsidRPr="00E42BF6">
          <w:rPr>
            <w:rStyle w:val="Hyperlink"/>
            <w:lang w:val="en-US"/>
          </w:rPr>
          <w:t>https://community.mrtrix.org/t/how-to-extract-fa-value-from-extracted-fibers/4497/4</w:t>
        </w:r>
      </w:hyperlink>
    </w:p>
    <w:p w14:paraId="41B20C8D" w14:textId="77777777" w:rsidR="000E76DA" w:rsidRPr="000E76DA" w:rsidRDefault="000E76DA" w:rsidP="00846FA5">
      <w:pPr>
        <w:rPr>
          <w:lang w:val="en-US"/>
        </w:rPr>
      </w:pPr>
    </w:p>
    <w:p w14:paraId="63E7FA31" w14:textId="77777777" w:rsidR="000E76DA" w:rsidRPr="000E76DA" w:rsidRDefault="000E76DA" w:rsidP="00846FA5">
      <w:pPr>
        <w:rPr>
          <w:lang w:val="en-US"/>
        </w:rPr>
      </w:pPr>
    </w:p>
    <w:p w14:paraId="1B4605BC" w14:textId="6856CD8B" w:rsidR="000E76DA" w:rsidRDefault="000E76DA" w:rsidP="00846FA5">
      <w:pPr>
        <w:rPr>
          <w:sz w:val="28"/>
          <w:szCs w:val="28"/>
          <w:lang w:val="en-US"/>
        </w:rPr>
      </w:pPr>
    </w:p>
    <w:p w14:paraId="65183BF0" w14:textId="77777777" w:rsidR="000E76DA" w:rsidRPr="00846FA5" w:rsidRDefault="000E76DA" w:rsidP="00846FA5">
      <w:pPr>
        <w:rPr>
          <w:sz w:val="28"/>
          <w:szCs w:val="28"/>
          <w:lang w:val="en-US"/>
        </w:rPr>
      </w:pPr>
    </w:p>
    <w:sectPr w:rsidR="000E76DA" w:rsidRPr="00846F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6AF2DC9"/>
    <w:multiLevelType w:val="hybridMultilevel"/>
    <w:tmpl w:val="3B2EC47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5C851D54"/>
    <w:multiLevelType w:val="hybridMultilevel"/>
    <w:tmpl w:val="8304BA9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620261649">
    <w:abstractNumId w:val="1"/>
  </w:num>
  <w:num w:numId="2" w16cid:durableId="6087048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FA5"/>
    <w:rsid w:val="0001516C"/>
    <w:rsid w:val="00020EC2"/>
    <w:rsid w:val="000B7268"/>
    <w:rsid w:val="000E76DA"/>
    <w:rsid w:val="002D7526"/>
    <w:rsid w:val="00325BB4"/>
    <w:rsid w:val="00347C02"/>
    <w:rsid w:val="003C699A"/>
    <w:rsid w:val="003E60E3"/>
    <w:rsid w:val="004546AB"/>
    <w:rsid w:val="004614F2"/>
    <w:rsid w:val="004A3C33"/>
    <w:rsid w:val="004F3D61"/>
    <w:rsid w:val="005034D1"/>
    <w:rsid w:val="00580DAC"/>
    <w:rsid w:val="005C1D4B"/>
    <w:rsid w:val="005F1F12"/>
    <w:rsid w:val="00671440"/>
    <w:rsid w:val="0067695D"/>
    <w:rsid w:val="007302FF"/>
    <w:rsid w:val="00846FA5"/>
    <w:rsid w:val="00931E92"/>
    <w:rsid w:val="00967246"/>
    <w:rsid w:val="00B4321C"/>
    <w:rsid w:val="00B535E4"/>
    <w:rsid w:val="00CB6046"/>
    <w:rsid w:val="00CF3FA7"/>
    <w:rsid w:val="00D56486"/>
    <w:rsid w:val="00D601E0"/>
    <w:rsid w:val="00D86A8A"/>
    <w:rsid w:val="00E73FFD"/>
    <w:rsid w:val="00EC343C"/>
    <w:rsid w:val="00ED2B6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05073"/>
  <w15:chartTrackingRefBased/>
  <w15:docId w15:val="{5F0E2014-D725-4578-BA05-9788B3EFC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76DA"/>
    <w:rPr>
      <w:color w:val="0563C1" w:themeColor="hyperlink"/>
      <w:u w:val="single"/>
    </w:rPr>
  </w:style>
  <w:style w:type="character" w:styleId="UnresolvedMention">
    <w:name w:val="Unresolved Mention"/>
    <w:basedOn w:val="DefaultParagraphFont"/>
    <w:uiPriority w:val="99"/>
    <w:semiHidden/>
    <w:unhideWhenUsed/>
    <w:rsid w:val="000E76DA"/>
    <w:rPr>
      <w:color w:val="605E5C"/>
      <w:shd w:val="clear" w:color="auto" w:fill="E1DFDD"/>
    </w:rPr>
  </w:style>
  <w:style w:type="paragraph" w:styleId="ListParagraph">
    <w:name w:val="List Paragraph"/>
    <w:basedOn w:val="Normal"/>
    <w:uiPriority w:val="34"/>
    <w:qFormat/>
    <w:rsid w:val="00347C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community.mrtrix.org/t/how-to-extract-fa-value-from-extracted-fibers/4497/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ubmed.ncbi.nlm.nih.gov/29309541/" TargetMode="External"/><Relationship Id="rId11" Type="http://schemas.openxmlformats.org/officeDocument/2006/relationships/hyperlink" Target="https://community.mrtrix.org/t/how-to-compute-tract-specific-metrics/2410"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C7F0B-E846-4127-994E-F08653F11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5</TotalTime>
  <Pages>4</Pages>
  <Words>1285</Words>
  <Characters>73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30</cp:revision>
  <dcterms:created xsi:type="dcterms:W3CDTF">2022-07-22T01:47:00Z</dcterms:created>
  <dcterms:modified xsi:type="dcterms:W3CDTF">2024-12-0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